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0A88" w:rsidRDefault="005E376B" w:rsidP="003F2E1F">
      <w:pPr>
        <w:rPr>
          <w:rFonts w:ascii="Courier New" w:eastAsia="Times New Roman" w:hAnsi="Courier New" w:cs="Courier New"/>
          <w:sz w:val="20"/>
          <w:szCs w:val="20"/>
          <w:lang w:eastAsia="en-GB"/>
        </w:rPr>
      </w:pPr>
      <w:proofErr w:type="gramStart"/>
      <w:r>
        <w:rPr>
          <w:b/>
          <w:sz w:val="24"/>
          <w:szCs w:val="24"/>
        </w:rPr>
        <w:t>S</w:t>
      </w:r>
      <w:r w:rsidR="00DE1BF3">
        <w:rPr>
          <w:b/>
          <w:sz w:val="24"/>
          <w:szCs w:val="24"/>
        </w:rPr>
        <w:t>1</w:t>
      </w:r>
      <w:r>
        <w:rPr>
          <w:b/>
          <w:sz w:val="24"/>
          <w:szCs w:val="24"/>
        </w:rPr>
        <w:t xml:space="preserve"> Fig.</w:t>
      </w:r>
      <w:proofErr w:type="gramEnd"/>
    </w:p>
    <w:p w:rsidR="00E30A8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Pr="00BA1EC8" w:rsidRDefault="00402C25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AE16AD">
        <w:rPr>
          <w:rFonts w:ascii="Courier New" w:eastAsia="Times New Roman" w:hAnsi="Courier New" w:cs="Courier New"/>
          <w:i/>
          <w:sz w:val="20"/>
          <w:szCs w:val="20"/>
          <w:lang w:eastAsia="en-GB"/>
        </w:rPr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7</w:t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 w:rsidR="00317BEE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AATATTTTTATTACTTGGAAGGATCCAAAGATGCTCTCCTTTGTGGTTTCAGCACAGATT  </w:t>
      </w:r>
    </w:p>
    <w:p w:rsidR="00E30A88" w:rsidRPr="00BA1EC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   </w:t>
      </w:r>
      <w:r w:rsidR="00317BEE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>||||||||||||||||||||||||||||||||||||||||||||||||||||||||||||</w:t>
      </w:r>
    </w:p>
    <w:p w:rsidR="00317BEE" w:rsidRDefault="00402C25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 w:rsidR="00317BEE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317BEE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AATATTTTTATTACTTGGAAGGATCCAAAGATGCTCTCCTTTGTGGTTTCAGCACAGATT  </w:t>
      </w:r>
    </w:p>
    <w:p w:rsidR="00E30A88" w:rsidRPr="00BA1EC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Pr="00BA1EC8" w:rsidRDefault="00317BEE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AE16AD">
        <w:rPr>
          <w:rFonts w:ascii="Courier New" w:eastAsia="Times New Roman" w:hAnsi="Courier New" w:cs="Courier New"/>
          <w:i/>
          <w:sz w:val="20"/>
          <w:szCs w:val="20"/>
          <w:lang w:eastAsia="en-GB"/>
        </w:rPr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7</w:t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CAGG  </w:t>
      </w:r>
    </w:p>
    <w:p w:rsidR="00E30A88" w:rsidRPr="00BA1EC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 </w:t>
      </w:r>
      <w:r w:rsidR="00317BEE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>||||</w:t>
      </w:r>
    </w:p>
    <w:p w:rsidR="0027103A" w:rsidRDefault="00317BEE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CAGG  </w:t>
      </w:r>
    </w:p>
    <w:p w:rsidR="0027103A" w:rsidRDefault="0027103A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27103A" w:rsidRDefault="0027103A" w:rsidP="0027103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27103A" w:rsidRDefault="0027103A" w:rsidP="0027103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</w:t>
      </w:r>
      <w:r w:rsidRPr="003F2E1F">
        <w:rPr>
          <w:rFonts w:ascii="Courier New" w:eastAsia="Times New Roman" w:hAnsi="Courier New" w:cs="Courier New"/>
          <w:sz w:val="20"/>
          <w:szCs w:val="20"/>
          <w:vertAlign w:val="subscript"/>
          <w:lang w:eastAsia="en-GB"/>
        </w:rPr>
        <w:t>v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>1.7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</w:p>
    <w:p w:rsidR="0027103A" w:rsidRPr="00FA66CB" w:rsidRDefault="0027103A" w:rsidP="0027103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proofErr w:type="gramStart"/>
      <w:r w:rsidRPr="00FA66CB">
        <w:rPr>
          <w:rFonts w:ascii="Courier New" w:eastAsia="Times New Roman" w:hAnsi="Courier New" w:cs="Courier New"/>
          <w:sz w:val="20"/>
          <w:szCs w:val="20"/>
          <w:lang w:eastAsia="en-GB"/>
        </w:rPr>
        <w:t>302  YFYYLEGSKDALLCGFSTDS</w:t>
      </w:r>
      <w:proofErr w:type="gramEnd"/>
      <w:r w:rsidRPr="00FA66CB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321</w:t>
      </w:r>
    </w:p>
    <w:p w:rsidR="00E30A88" w:rsidRPr="00BA1EC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Default="00E30A88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Default="00E30A88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Default="00E30A88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Pr="00BA1EC8" w:rsidRDefault="00317BEE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AE16AD">
        <w:rPr>
          <w:rFonts w:ascii="Courier New" w:eastAsia="Times New Roman" w:hAnsi="Courier New" w:cs="Courier New"/>
          <w:i/>
          <w:sz w:val="20"/>
          <w:szCs w:val="20"/>
          <w:lang w:eastAsia="en-GB"/>
        </w:rPr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15</w:t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CTTAGTGTTGGCCATCATCGTCTTCATTTTTGCTGTGGTCGGCATGCAGCTCTTTGGTAA  </w:t>
      </w:r>
    </w:p>
    <w:p w:rsidR="00E30A88" w:rsidRPr="00BA1EC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  </w:t>
      </w:r>
      <w:r w:rsidR="00317BEE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>||||||||||||||||||||||||||||||||||||||||||||||||||||||||||||</w:t>
      </w:r>
    </w:p>
    <w:p w:rsidR="00E30A88" w:rsidRPr="00BA1EC8" w:rsidRDefault="00317BEE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CTTAGTGTTGGCCATCATCGTCTTCATTTTTGCTGTGGTCGGCATGCAGCTCTTTGGTAA  </w:t>
      </w:r>
    </w:p>
    <w:p w:rsidR="00E30A88" w:rsidRPr="00BA1EC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Pr="00BA1EC8" w:rsidRDefault="00317BEE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AE16AD">
        <w:rPr>
          <w:rFonts w:ascii="Courier New" w:eastAsia="Times New Roman" w:hAnsi="Courier New" w:cs="Courier New"/>
          <w:i/>
          <w:sz w:val="20"/>
          <w:szCs w:val="20"/>
          <w:lang w:eastAsia="en-GB"/>
        </w:rPr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15</w:t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GAGCTACAAAGAATGTGTCTGCAAGATCAATGATGACTGTACGCTCCCACGGTGGCACAT  </w:t>
      </w:r>
    </w:p>
    <w:p w:rsidR="00E30A88" w:rsidRPr="00BA1EC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   </w:t>
      </w:r>
      <w:r w:rsidR="00317BEE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>||||||||||||||||||||||||||||||||||||||||||||||||||||||||||||</w:t>
      </w:r>
    </w:p>
    <w:p w:rsidR="00E30A88" w:rsidRPr="00BA1EC8" w:rsidRDefault="00317BEE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BA1EC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GAGCTACAAAGAATGTGTCTGCAAGATCAATGATGACTGTACGCTCCCACGGTGGCACAT  </w:t>
      </w:r>
    </w:p>
    <w:p w:rsidR="00E30A88" w:rsidRPr="00BA1EC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Pr="00317BEE" w:rsidRDefault="00317BEE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AE16AD">
        <w:rPr>
          <w:rFonts w:ascii="Courier New" w:eastAsia="Times New Roman" w:hAnsi="Courier New" w:cs="Courier New"/>
          <w:i/>
          <w:sz w:val="20"/>
          <w:szCs w:val="20"/>
          <w:lang w:eastAsia="en-GB"/>
        </w:rPr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15</w:t>
      </w:r>
      <w:r w:rsidR="00E30A88" w:rsidRPr="00317BEE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317BEE">
        <w:rPr>
          <w:rFonts w:ascii="Courier New" w:eastAsia="Times New Roman" w:hAnsi="Courier New" w:cs="Courier New"/>
          <w:sz w:val="20"/>
          <w:szCs w:val="20"/>
          <w:lang w:eastAsia="en-GB"/>
        </w:rPr>
        <w:t>GAACGACTTCTTCCACTCCTTCCTGATTGTGTTCCGCGTG</w:t>
      </w:r>
    </w:p>
    <w:p w:rsidR="00317BEE" w:rsidRPr="00317BEE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317BEE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   </w:t>
      </w:r>
      <w:r w:rsidR="00317BEE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317BEE">
        <w:rPr>
          <w:rFonts w:ascii="Courier New" w:eastAsia="Times New Roman" w:hAnsi="Courier New" w:cs="Courier New"/>
          <w:sz w:val="20"/>
          <w:szCs w:val="20"/>
          <w:lang w:eastAsia="en-GB"/>
        </w:rPr>
        <w:t>||||||||||||||||||||||||||||||||||||||||</w:t>
      </w:r>
    </w:p>
    <w:p w:rsidR="0027103A" w:rsidRDefault="00F36E6D" w:rsidP="003F2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317BEE" w:rsidRPr="00AE16AD">
        <w:rPr>
          <w:rFonts w:ascii="Courier New" w:eastAsia="Times New Roman" w:hAnsi="Courier New" w:cs="Courier New"/>
          <w:sz w:val="20"/>
          <w:szCs w:val="20"/>
          <w:lang w:eastAsia="en-GB"/>
        </w:rPr>
        <w:t>GAACGACTTCTTCCACTCCTTCCTGATTGTGTTCCGCGTG</w:t>
      </w:r>
    </w:p>
    <w:p w:rsidR="0027103A" w:rsidRDefault="0027103A" w:rsidP="003F2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27103A" w:rsidRDefault="0027103A" w:rsidP="0027103A">
      <w:pPr>
        <w:pStyle w:val="HTMLPreformatted"/>
      </w:pPr>
    </w:p>
    <w:p w:rsidR="0027103A" w:rsidRDefault="0027103A" w:rsidP="0027103A">
      <w:pPr>
        <w:pStyle w:val="HTMLPreformatted"/>
      </w:pPr>
      <w:r>
        <w:t>Na</w:t>
      </w:r>
      <w:r w:rsidRPr="00AE32F5">
        <w:rPr>
          <w:vertAlign w:val="subscript"/>
        </w:rPr>
        <w:t>v</w:t>
      </w:r>
      <w:r>
        <w:t xml:space="preserve">1.7  </w:t>
      </w:r>
      <w:r>
        <w:tab/>
      </w:r>
    </w:p>
    <w:p w:rsidR="0027103A" w:rsidRDefault="0027103A" w:rsidP="0027103A">
      <w:pPr>
        <w:pStyle w:val="HTMLPreformatted"/>
      </w:pPr>
      <w:proofErr w:type="gramStart"/>
      <w:r>
        <w:t>860  LVL</w:t>
      </w:r>
      <w:r w:rsidRPr="003F2E1F">
        <w:rPr>
          <w:highlight w:val="green"/>
        </w:rPr>
        <w:t>A</w:t>
      </w:r>
      <w:r>
        <w:t>IIVFIFAV</w:t>
      </w:r>
      <w:r w:rsidRPr="003F2E1F">
        <w:rPr>
          <w:highlight w:val="green"/>
        </w:rPr>
        <w:t>V</w:t>
      </w:r>
      <w:r>
        <w:t>GM</w:t>
      </w:r>
      <w:r w:rsidRPr="003F2E1F">
        <w:rPr>
          <w:highlight w:val="green"/>
        </w:rPr>
        <w:t>Q</w:t>
      </w:r>
      <w:r>
        <w:t>LFGKSYKECVCKINDDCTLP</w:t>
      </w:r>
      <w:r w:rsidRPr="003F2E1F">
        <w:rPr>
          <w:highlight w:val="green"/>
        </w:rPr>
        <w:t>RW</w:t>
      </w:r>
      <w:r>
        <w:t>HMNDFFHSFLIVFRV</w:t>
      </w:r>
      <w:proofErr w:type="gramEnd"/>
      <w:r>
        <w:t xml:space="preserve">  912</w:t>
      </w:r>
    </w:p>
    <w:p w:rsidR="00E30A88" w:rsidRPr="003F2E1F" w:rsidRDefault="00E30A88" w:rsidP="003F2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Default="00E30A88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FE25A0" w:rsidRDefault="00FE25A0" w:rsidP="003F2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A863P (</w:t>
      </w:r>
      <w:proofErr w:type="spell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erythromelalgia</w:t>
      </w:r>
      <w:proofErr w:type="spellEnd"/>
      <w:proofErr w:type="gram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)</w:t>
      </w:r>
      <w:proofErr w:type="gramEnd"/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IYXJ0eTwvQXV0aG9yPjxZZWFyPjIwMDY8L1llYXI+PFJl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</w:fldData>
        </w:fldCha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IYXJ0eTwvQXV0aG9yPjxZZWFyPjIwMDY8L1llYXI+PFJl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</w:fldData>
        </w:fldCha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1" w:tooltip="Harty, 2006 #37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1</w:t>
        </w:r>
      </w:hyperlink>
      <w:r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FE25A0" w:rsidRDefault="00FE25A0" w:rsidP="003F2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V872G (</w:t>
      </w:r>
      <w:proofErr w:type="spell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erythromelalgia</w:t>
      </w:r>
      <w:proofErr w:type="spellEnd"/>
      <w:proofErr w:type="gram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)</w:t>
      </w:r>
      <w:proofErr w:type="gramEnd"/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DaG9pPC9BdXRob3I+PFllYXI+MjAwOTwvWWVhcj48UmVj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</w:fldData>
        </w:fldCha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DaG9pPC9BdXRob3I+PFllYXI+MjAwOTwvWWVhcj48UmVj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</w:fldData>
        </w:fldCha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2" w:tooltip="Choi, 2009 #38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2</w:t>
        </w:r>
      </w:hyperlink>
      <w:r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CC1844" w:rsidRDefault="00CC1844" w:rsidP="003F2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3F2E1F">
        <w:rPr>
          <w:rFonts w:ascii="Courier New" w:eastAsia="Times New Roman" w:hAnsi="Courier New" w:cs="Courier New"/>
          <w:sz w:val="20"/>
          <w:szCs w:val="20"/>
          <w:lang w:eastAsia="en-GB"/>
        </w:rPr>
        <w:t>Q875E (</w:t>
      </w:r>
      <w:proofErr w:type="spellStart"/>
      <w:r w:rsidRPr="003F2E1F">
        <w:rPr>
          <w:rFonts w:ascii="Courier New" w:eastAsia="Times New Roman" w:hAnsi="Courier New" w:cs="Courier New"/>
          <w:sz w:val="20"/>
          <w:szCs w:val="20"/>
          <w:lang w:eastAsia="en-GB"/>
        </w:rPr>
        <w:t>erythromelalgia</w:t>
      </w:r>
      <w:proofErr w:type="spellEnd"/>
      <w:proofErr w:type="gramStart"/>
      <w:r w:rsidRPr="003F2E1F">
        <w:rPr>
          <w:rFonts w:ascii="Courier New" w:eastAsia="Times New Roman" w:hAnsi="Courier New" w:cs="Courier New"/>
          <w:sz w:val="20"/>
          <w:szCs w:val="20"/>
          <w:lang w:eastAsia="en-GB"/>
        </w:rPr>
        <w:t>)</w:t>
      </w:r>
      <w:proofErr w:type="gramEnd"/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TdGFkbGVyPC9BdXRob3I+PFllYXI+MjAxNTwvWWVhcj48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</w:fldData>
        </w:fldChar>
      </w:r>
      <w:r w:rsidR="00BA3D8A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 w:rsidR="00BA3D8A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TdGFkbGVyPC9BdXRob3I+PFllYXI+MjAxNTwvWWVhcj48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</w:fldData>
        </w:fldChar>
      </w:r>
      <w:r w:rsidR="00BA3D8A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 w:rsidR="00BA3D8A">
        <w:rPr>
          <w:rFonts w:ascii="Courier New" w:eastAsia="Times New Roman" w:hAnsi="Courier New" w:cs="Courier New"/>
          <w:sz w:val="20"/>
          <w:szCs w:val="20"/>
          <w:lang w:eastAsia="en-GB"/>
        </w:rPr>
      </w:r>
      <w:r w:rsidR="00BA3D8A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 w:rsidR="00BA3D8A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3" w:tooltip="Stadler, 2015 #30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3</w:t>
        </w:r>
      </w:hyperlink>
      <w:r w:rsidR="00BA3D8A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,</w:t>
      </w:r>
      <w:hyperlink w:anchor="_ENREF_4" w:tooltip="Skeik, 2012 #35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4</w:t>
        </w:r>
      </w:hyperlink>
      <w:r w:rsidR="00BA3D8A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993609" w:rsidRDefault="00993609" w:rsidP="003F2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R896Q (congenital insensitivity to pain</w:t>
      </w:r>
      <w:proofErr w:type="gram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)</w:t>
      </w:r>
      <w:proofErr w:type="gramEnd"/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Db3g8L0F1dGhvcj48WWVhcj4yMDEwPC9ZZWFyPjxSZWNO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Db3g8L0F1dGhvcj48WWVhcj4yMDEwPC9ZZWFyPjxSZWNO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5" w:tooltip="Cox, 2010 #36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5</w:t>
        </w:r>
      </w:hyperlink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FE25A0" w:rsidRPr="003F2E1F" w:rsidRDefault="00FE25A0" w:rsidP="003F2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W897X (congenital insensitivity to pain</w:t>
      </w:r>
      <w:proofErr w:type="gram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)</w:t>
      </w:r>
      <w:proofErr w:type="gramEnd"/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Db3g8L0F1dGhvcj48WWVhcj4yMDA2PC9ZZWFyPjxSZWNO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</w:fldData>
        </w:fldCha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Db3g8L0F1dGhvcj48WWVhcj4yMDA2PC9ZZWFyPjxSZWNO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</w:fldData>
        </w:fldCha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6" w:tooltip="Cox, 2006 #20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6</w:t>
        </w:r>
      </w:hyperlink>
      <w:r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CC1844" w:rsidRDefault="00CC1844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CC1844" w:rsidRDefault="00CC1844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Default="00E30A88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DD1E1F" w:rsidRPr="00DD1E1F" w:rsidRDefault="00DD1E1F" w:rsidP="00DD1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3F2E1F">
        <w:rPr>
          <w:rFonts w:ascii="Courier New" w:eastAsia="Times New Roman" w:hAnsi="Courier New" w:cs="Courier New"/>
          <w:i/>
          <w:sz w:val="20"/>
          <w:szCs w:val="20"/>
          <w:lang w:eastAsia="en-GB"/>
        </w:rPr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</w:t>
      </w:r>
      <w:r w:rsidR="00550BC6">
        <w:rPr>
          <w:rFonts w:ascii="Courier New" w:eastAsia="Times New Roman" w:hAnsi="Courier New" w:cs="Courier New"/>
          <w:sz w:val="20"/>
          <w:szCs w:val="20"/>
          <w:lang w:eastAsia="en-GB"/>
        </w:rPr>
        <w:t>17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>AGATTAAACCGGTCAAGCTCCTCAGAGTGCAG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CACAGTTGATAACCCTTTGCCTGGAGAA </w:t>
      </w:r>
    </w:p>
    <w:p w:rsidR="00DD1E1F" w:rsidRPr="00DD1E1F" w:rsidRDefault="00DD1E1F" w:rsidP="00DD1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>||||||||||||||||||||||||||||||||||||||||||||||||||||||||||||</w:t>
      </w:r>
    </w:p>
    <w:p w:rsidR="00DD1E1F" w:rsidRPr="00DD1E1F" w:rsidRDefault="00DD1E1F" w:rsidP="00DD1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AGATTAAACCGGTCAAGCTCCTCAGAGTGCAGCACAGTTGATAACCCTTTGCCTGGAGAA  </w:t>
      </w:r>
    </w:p>
    <w:p w:rsidR="00DD1E1F" w:rsidRDefault="00DD1E1F" w:rsidP="00DD1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DD1E1F" w:rsidRPr="00DD1E1F" w:rsidRDefault="00DD1E1F" w:rsidP="00DD1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3F2E1F">
        <w:rPr>
          <w:rFonts w:ascii="Courier New" w:eastAsia="Times New Roman" w:hAnsi="Courier New" w:cs="Courier New"/>
          <w:i/>
          <w:sz w:val="20"/>
          <w:szCs w:val="20"/>
          <w:lang w:eastAsia="en-GB"/>
        </w:rPr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</w:t>
      </w:r>
      <w:r w:rsidR="00550BC6">
        <w:rPr>
          <w:rFonts w:ascii="Courier New" w:eastAsia="Times New Roman" w:hAnsi="Courier New" w:cs="Courier New"/>
          <w:sz w:val="20"/>
          <w:szCs w:val="20"/>
          <w:lang w:eastAsia="en-GB"/>
        </w:rPr>
        <w:t>17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GGAGAAGAAGCAGAGGCTGAACCTATGAATTCCGATGAGCCAGAGGC  </w:t>
      </w:r>
    </w:p>
    <w:p w:rsidR="00DD1E1F" w:rsidRPr="00DD1E1F" w:rsidRDefault="00DD1E1F" w:rsidP="00DD1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>|||||||||||||||||||||||||||||||||||||||||||||||</w:t>
      </w:r>
    </w:p>
    <w:p w:rsidR="00DD1E1F" w:rsidRPr="00DD1E1F" w:rsidRDefault="00DD1E1F" w:rsidP="00DD1E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DD1E1F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GGAGAAGAAGCAGAGGCTGAACCTATGAATTCCGATGAGCCAGAGGC  </w:t>
      </w:r>
    </w:p>
    <w:p w:rsidR="0027103A" w:rsidRDefault="0027103A" w:rsidP="00E30A88">
      <w:pPr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27103A" w:rsidRDefault="0027103A" w:rsidP="0027103A">
      <w:pPr>
        <w:pStyle w:val="HTMLPreformatted"/>
      </w:pPr>
      <w:r>
        <w:t>Na</w:t>
      </w:r>
      <w:r w:rsidRPr="00AE32F5">
        <w:rPr>
          <w:vertAlign w:val="subscript"/>
        </w:rPr>
        <w:t>v</w:t>
      </w:r>
      <w:r>
        <w:t xml:space="preserve">1.7 </w:t>
      </w:r>
      <w:r>
        <w:tab/>
      </w:r>
      <w:r>
        <w:tab/>
      </w:r>
    </w:p>
    <w:p w:rsidR="0027103A" w:rsidRDefault="0027103A" w:rsidP="0027103A">
      <w:pPr>
        <w:pStyle w:val="HTMLPreformatted"/>
      </w:pPr>
      <w:proofErr w:type="gramStart"/>
      <w:r>
        <w:t>1107  RLNRSSSSECSTVDNPLPGEGEEAEAEPMNSDEPE</w:t>
      </w:r>
      <w:proofErr w:type="gramEnd"/>
      <w:r>
        <w:t xml:space="preserve">  1141</w:t>
      </w:r>
    </w:p>
    <w:p w:rsidR="0027103A" w:rsidRDefault="0027103A" w:rsidP="00E30A88">
      <w:pPr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Pr="003F2E1F" w:rsidRDefault="00E30A88" w:rsidP="00E30A88">
      <w:pPr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Pr="00E30A88" w:rsidRDefault="00AD0CCE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3F2E1F">
        <w:rPr>
          <w:rFonts w:ascii="Courier New" w:eastAsia="Times New Roman" w:hAnsi="Courier New" w:cs="Courier New"/>
          <w:i/>
          <w:sz w:val="20"/>
          <w:szCs w:val="20"/>
          <w:lang w:eastAsia="en-GB"/>
        </w:rPr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2</w:t>
      </w:r>
      <w:r w:rsidR="00290A0A">
        <w:rPr>
          <w:rFonts w:ascii="Courier New" w:eastAsia="Times New Roman" w:hAnsi="Courier New" w:cs="Courier New"/>
          <w:sz w:val="20"/>
          <w:szCs w:val="20"/>
          <w:lang w:eastAsia="en-GB"/>
        </w:rPr>
        <w:t>6</w:t>
      </w:r>
      <w:r w:rsidR="00E30A88"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</w:t>
      </w:r>
      <w:r w:rsidR="00290A0A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CCTGTTCCGAGTGATCCGTCTTGCCAGGATTGGCCGAATCCTACGTCTAGTCAAAGGAGC  </w:t>
      </w:r>
    </w:p>
    <w:p w:rsidR="00E30A88" w:rsidRPr="00E30A8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</w:t>
      </w:r>
      <w:r w:rsidR="00290A0A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 w:rsidR="00290A0A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>||||||||||||||||||||||||||||||||||||||||||||||||||||||||||||</w:t>
      </w:r>
    </w:p>
    <w:p w:rsidR="00E30A88" w:rsidRPr="00E30A88" w:rsidRDefault="00AD0CCE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 w:rsidR="00290A0A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</w:t>
      </w:r>
      <w:r w:rsidR="00290A0A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CCTGTTCCGAGTGATCCGTCTTGCCAGGATTGGCCGAATCCTACGTCTAGTCAAAGGAGC  </w:t>
      </w:r>
    </w:p>
    <w:p w:rsidR="00E30A88" w:rsidRPr="00E30A88" w:rsidRDefault="00290A0A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AE16AD">
        <w:rPr>
          <w:rFonts w:ascii="Courier New" w:eastAsia="Times New Roman" w:hAnsi="Courier New" w:cs="Courier New"/>
          <w:i/>
          <w:sz w:val="20"/>
          <w:szCs w:val="20"/>
          <w:lang w:eastAsia="en-GB"/>
        </w:rPr>
        <w:lastRenderedPageBreak/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26</w:t>
      </w:r>
      <w:r w:rsidR="00E30A88"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AAAGGGGATCCGCACGCTGCTCTTTGCTTTGATGATGTCCCTTCCTGCGTTGTTTAACAT  </w:t>
      </w:r>
    </w:p>
    <w:p w:rsidR="00E30A88" w:rsidRPr="00E30A8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  </w:t>
      </w:r>
      <w:r w:rsidR="00290A0A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>||||||||||||||||||||||||||||||||||||||||||||||||||||||||||||</w:t>
      </w:r>
    </w:p>
    <w:p w:rsidR="00E30A88" w:rsidRPr="00E30A88" w:rsidRDefault="00290A0A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 w:rsidRPr="00E30A88" w:rsidDel="00290A0A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AAAGGGGATCCGCACGCTGCTCTTTGCTTTGATGATGTCCCTTCCTGCGTTGTTTAACAT  </w:t>
      </w:r>
    </w:p>
    <w:p w:rsidR="00E30A88" w:rsidRPr="00E30A8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Pr="00E30A88" w:rsidRDefault="00290A0A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AE16AD">
        <w:rPr>
          <w:rFonts w:ascii="Courier New" w:eastAsia="Times New Roman" w:hAnsi="Courier New" w:cs="Courier New"/>
          <w:i/>
          <w:sz w:val="20"/>
          <w:szCs w:val="20"/>
          <w:lang w:eastAsia="en-GB"/>
        </w:rPr>
        <w:t>SCN9A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ex26</w:t>
      </w:r>
      <w:r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CGGCCTCCTGCTCTTCCTGGTCATGTTCATCTACGCCATCTTTGGAATGTCCAACTTTGC  </w:t>
      </w:r>
    </w:p>
    <w:p w:rsidR="00E30A88" w:rsidRPr="00E30A88" w:rsidRDefault="00E30A88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        </w:t>
      </w:r>
      <w:r w:rsidR="00290A0A"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Pr="00E30A88">
        <w:rPr>
          <w:rFonts w:ascii="Courier New" w:eastAsia="Times New Roman" w:hAnsi="Courier New" w:cs="Courier New"/>
          <w:sz w:val="20"/>
          <w:szCs w:val="20"/>
          <w:lang w:eastAsia="en-GB"/>
        </w:rPr>
        <w:t>||||||||||||||||||||||||||||||||||||||||||||||||||||||||||||</w:t>
      </w:r>
    </w:p>
    <w:p w:rsidR="00E30A88" w:rsidRPr="00E30A88" w:rsidRDefault="00290A0A" w:rsidP="00E30A8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T</w:t>
      </w:r>
      <w:r w:rsidRPr="00E30A88" w:rsidDel="00290A0A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  <w:r w:rsidR="00E30A88" w:rsidRPr="003F2E1F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CGGCCTCCTGCTCTTCCTGGTCATGTTCATCTACGCCATCTTTGGAATGTCCAACTTTGC  </w:t>
      </w:r>
    </w:p>
    <w:p w:rsidR="0060119B" w:rsidRDefault="0060119B" w:rsidP="0027103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715173" w:rsidRDefault="00715173" w:rsidP="0027103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27103A" w:rsidRDefault="0027103A" w:rsidP="0027103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Na</w:t>
      </w:r>
      <w:r w:rsidRPr="00AE32F5">
        <w:rPr>
          <w:rFonts w:ascii="Courier New" w:eastAsia="Times New Roman" w:hAnsi="Courier New" w:cs="Courier New"/>
          <w:sz w:val="20"/>
          <w:szCs w:val="20"/>
          <w:vertAlign w:val="subscript"/>
          <w:lang w:eastAsia="en-GB"/>
        </w:rPr>
        <w:t>v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>1.7</w:t>
      </w:r>
      <w:r w:rsidRPr="0027103A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ab/>
      </w:r>
    </w:p>
    <w:p w:rsidR="0027103A" w:rsidRPr="00FA66CB" w:rsidRDefault="0027103A" w:rsidP="0027103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  <w:proofErr w:type="gramStart"/>
      <w:r w:rsidRPr="00FA66CB">
        <w:rPr>
          <w:rFonts w:ascii="Courier New" w:eastAsia="Times New Roman" w:hAnsi="Courier New" w:cs="Courier New"/>
          <w:sz w:val="20"/>
          <w:szCs w:val="20"/>
          <w:lang w:eastAsia="en-GB"/>
        </w:rPr>
        <w:t>1597  LF</w:t>
      </w:r>
      <w:r w:rsidRPr="003F2E1F">
        <w:rPr>
          <w:rFonts w:ascii="Courier New" w:eastAsia="Times New Roman" w:hAnsi="Courier New" w:cs="Courier New"/>
          <w:sz w:val="20"/>
          <w:szCs w:val="20"/>
          <w:highlight w:val="green"/>
          <w:lang w:eastAsia="en-GB"/>
        </w:rPr>
        <w:t>R</w:t>
      </w:r>
      <w:r w:rsidRPr="00FA66CB">
        <w:rPr>
          <w:rFonts w:ascii="Courier New" w:eastAsia="Times New Roman" w:hAnsi="Courier New" w:cs="Courier New"/>
          <w:sz w:val="20"/>
          <w:szCs w:val="20"/>
          <w:lang w:eastAsia="en-GB"/>
        </w:rPr>
        <w:t>VIRLARIGRILR</w:t>
      </w:r>
      <w:r w:rsidRPr="003F2E1F">
        <w:rPr>
          <w:rFonts w:ascii="Courier New" w:eastAsia="Times New Roman" w:hAnsi="Courier New" w:cs="Courier New"/>
          <w:sz w:val="20"/>
          <w:szCs w:val="20"/>
          <w:highlight w:val="green"/>
          <w:lang w:eastAsia="en-GB"/>
        </w:rPr>
        <w:t>L</w:t>
      </w:r>
      <w:r w:rsidRPr="00FA66CB">
        <w:rPr>
          <w:rFonts w:ascii="Courier New" w:eastAsia="Times New Roman" w:hAnsi="Courier New" w:cs="Courier New"/>
          <w:sz w:val="20"/>
          <w:szCs w:val="20"/>
          <w:lang w:eastAsia="en-GB"/>
        </w:rPr>
        <w:t>VKGAKGIRTLLFAL</w:t>
      </w:r>
      <w:r w:rsidRPr="003F2E1F">
        <w:rPr>
          <w:rFonts w:ascii="Courier New" w:eastAsia="Times New Roman" w:hAnsi="Courier New" w:cs="Courier New"/>
          <w:sz w:val="20"/>
          <w:szCs w:val="20"/>
          <w:highlight w:val="green"/>
          <w:lang w:eastAsia="en-GB"/>
        </w:rPr>
        <w:t>M</w:t>
      </w:r>
      <w:r w:rsidRPr="00FA66CB">
        <w:rPr>
          <w:rFonts w:ascii="Courier New" w:eastAsia="Times New Roman" w:hAnsi="Courier New" w:cs="Courier New"/>
          <w:sz w:val="20"/>
          <w:szCs w:val="20"/>
          <w:lang w:eastAsia="en-GB"/>
        </w:rPr>
        <w:t>MSLP</w:t>
      </w:r>
      <w:r w:rsidRPr="003F2E1F">
        <w:rPr>
          <w:rFonts w:ascii="Courier New" w:eastAsia="Times New Roman" w:hAnsi="Courier New" w:cs="Courier New"/>
          <w:sz w:val="20"/>
          <w:szCs w:val="20"/>
          <w:highlight w:val="green"/>
          <w:lang w:eastAsia="en-GB"/>
        </w:rPr>
        <w:t>A</w:t>
      </w:r>
      <w:r w:rsidRPr="00FA66CB">
        <w:rPr>
          <w:rFonts w:ascii="Courier New" w:eastAsia="Times New Roman" w:hAnsi="Courier New" w:cs="Courier New"/>
          <w:sz w:val="20"/>
          <w:szCs w:val="20"/>
          <w:lang w:eastAsia="en-GB"/>
        </w:rPr>
        <w:t>LFNIGLLLFLVMFIYAIFGMSNF</w:t>
      </w:r>
      <w:proofErr w:type="gramEnd"/>
      <w:r w:rsidRPr="00FA66CB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 1655</w:t>
      </w:r>
    </w:p>
    <w:p w:rsidR="00E30A88" w:rsidRDefault="00E30A88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Default="00E30A88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E30A88" w:rsidRDefault="00E30A88" w:rsidP="00BA1EC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992A38" w:rsidRDefault="000A0921">
      <w:pPr>
        <w:rPr>
          <w:rFonts w:ascii="Courier New" w:eastAsia="Times New Roman" w:hAnsi="Courier New" w:cs="Courier New"/>
          <w:sz w:val="20"/>
          <w:szCs w:val="20"/>
          <w:lang w:eastAsia="en-GB"/>
        </w:rPr>
      </w:pPr>
      <w:r w:rsidRPr="003F2E1F">
        <w:rPr>
          <w:rFonts w:ascii="Courier New" w:eastAsia="Times New Roman" w:hAnsi="Courier New" w:cs="Courier New"/>
          <w:sz w:val="20"/>
          <w:szCs w:val="20"/>
          <w:lang w:eastAsia="en-GB"/>
        </w:rPr>
        <w:t>R1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t>599X (congenital insensitivity to pain</w:t>
      </w:r>
      <w:proofErr w:type="gram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)</w:t>
      </w:r>
      <w:proofErr w:type="gramEnd"/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NYW5zb3VyaTwvQXV0aG9yPjxZZWFyPjIwMTQ8L1llYXI+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==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NYW5zb3VyaTwvQXV0aG9yPjxZZWFyPjIwMTQ8L1llYXI+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==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7" w:tooltip="Mansouri, 2014 #31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7</w:t>
        </w:r>
      </w:hyperlink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0A0921" w:rsidRDefault="000A0921">
      <w:pPr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L1612P (cold sensitive paroxysmal extreme pain disorder</w:t>
      </w:r>
      <w:r w:rsidR="00D12CC5"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(PEPD)</w:t>
      </w:r>
      <w:proofErr w:type="gram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)</w:t>
      </w:r>
      <w:proofErr w:type="gramEnd"/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TdXRlcjwvQXV0aG9yPjxZZWFyPjIwMTU8L1llYXI+PFJl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=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TdXRlcjwvQXV0aG9yPjxZZWFyPjIwMTU8L1llYXI+PFJl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=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8" w:tooltip="Suter, 2015 #32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8</w:t>
        </w:r>
      </w:hyperlink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FE25A0" w:rsidRDefault="00FE25A0">
      <w:pPr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M1627K (PEPD</w:t>
      </w:r>
      <w:proofErr w:type="gram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)</w:t>
      </w:r>
      <w:proofErr w:type="gramEnd"/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EaWItSGFqajwvQXV0aG9yPjxZZWFyPjIwMDg8L1llYXI+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</w:fldData>
        </w:fldCha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EaWItSGFqajwvQXV0aG9yPjxZZWFyPjIwMDg8L1llYXI+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</w:fldData>
        </w:fldCha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9" w:tooltip="Dib-Hajj, 2008 #39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9</w:t>
        </w:r>
      </w:hyperlink>
      <w:r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D12CC5" w:rsidRDefault="00D12CC5">
      <w:pPr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A1632E (overlapping phenotype of </w:t>
      </w:r>
      <w:proofErr w:type="spell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erythromelalgia</w:t>
      </w:r>
      <w:proofErr w:type="spellEnd"/>
      <w:r>
        <w:rPr>
          <w:rFonts w:ascii="Courier New" w:eastAsia="Times New Roman" w:hAnsi="Courier New" w:cs="Courier New"/>
          <w:sz w:val="20"/>
          <w:szCs w:val="20"/>
          <w:lang w:eastAsia="en-GB"/>
        </w:rPr>
        <w:t xml:space="preserve"> and PEPD) 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Fc3RhY2lvbjwvQXV0aG9yPjxZZWFyPjIwMDg8L1llYXI+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TEw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Fc3RhY2lvbjwvQXV0aG9yPjxZZWFyPjIwMDg8L1llYXI+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TEw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10" w:tooltip="Estacion, 2008 #33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10</w:t>
        </w:r>
      </w:hyperlink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D12CC5" w:rsidRDefault="00D12CC5">
      <w:pPr>
        <w:rPr>
          <w:rFonts w:ascii="Courier New" w:eastAsia="Times New Roman" w:hAnsi="Courier New" w:cs="Courier New"/>
          <w:sz w:val="20"/>
          <w:szCs w:val="20"/>
          <w:lang w:eastAsia="en-GB"/>
        </w:rPr>
      </w:pPr>
      <w:r>
        <w:rPr>
          <w:rFonts w:ascii="Courier New" w:eastAsia="Times New Roman" w:hAnsi="Courier New" w:cs="Courier New"/>
          <w:sz w:val="20"/>
          <w:szCs w:val="20"/>
          <w:lang w:eastAsia="en-GB"/>
        </w:rPr>
        <w:t>A1632T (</w:t>
      </w:r>
      <w:proofErr w:type="spell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erythromelalgia</w:t>
      </w:r>
      <w:proofErr w:type="spellEnd"/>
      <w:proofErr w:type="gramStart"/>
      <w:r>
        <w:rPr>
          <w:rFonts w:ascii="Courier New" w:eastAsia="Times New Roman" w:hAnsi="Courier New" w:cs="Courier New"/>
          <w:sz w:val="20"/>
          <w:szCs w:val="20"/>
          <w:lang w:eastAsia="en-GB"/>
        </w:rPr>
        <w:t>)</w:t>
      </w:r>
      <w:proofErr w:type="gramEnd"/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FYmVyaGFyZHQ8L0F1dGhvcj48WWVhcj4yMDE0PC9ZZWFy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Tk3MS04MDwvcGFnZXM+PHZvbHVtZT4yODk8L3ZvbHVtZT48bnVtYmVyPjQ8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begin">
          <w:fldData xml:space="preserve">PEVuZE5vdGU+PENpdGU+PEF1dGhvcj5FYmVyaGFyZHQ8L0F1dGhvcj48WWVhcj4yMDE0PC9ZZWFy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Tk3MS04MDwvcGFnZXM+PHZvbHVtZT4yODk8L3ZvbHVtZT48bnVtYmVyPjQ8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</w:fldData>
        </w:fldCha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instrText xml:space="preserve"> ADDIN EN.CITE.DATA </w:instrText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</w:r>
      <w:r w:rsidR="00FE25A0"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  <w:r>
        <w:rPr>
          <w:rFonts w:ascii="Courier New" w:eastAsia="Times New Roman" w:hAnsi="Courier New" w:cs="Courier New"/>
          <w:sz w:val="20"/>
          <w:szCs w:val="20"/>
          <w:lang w:eastAsia="en-GB"/>
        </w:rPr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separate"/>
      </w:r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[</w:t>
      </w:r>
      <w:hyperlink w:anchor="_ENREF_11" w:tooltip="Eberhardt, 2014 #34" w:history="1">
        <w:r w:rsidR="003F2E1F">
          <w:rPr>
            <w:rFonts w:ascii="Courier New" w:eastAsia="Times New Roman" w:hAnsi="Courier New" w:cs="Courier New"/>
            <w:noProof/>
            <w:sz w:val="20"/>
            <w:szCs w:val="20"/>
            <w:lang w:eastAsia="en-GB"/>
          </w:rPr>
          <w:t>11</w:t>
        </w:r>
      </w:hyperlink>
      <w:r w:rsidR="00FE25A0">
        <w:rPr>
          <w:rFonts w:ascii="Courier New" w:eastAsia="Times New Roman" w:hAnsi="Courier New" w:cs="Courier New"/>
          <w:noProof/>
          <w:sz w:val="20"/>
          <w:szCs w:val="20"/>
          <w:lang w:eastAsia="en-GB"/>
        </w:rPr>
        <w:t>]</w:t>
      </w:r>
      <w:r>
        <w:rPr>
          <w:rFonts w:ascii="Courier New" w:eastAsia="Times New Roman" w:hAnsi="Courier New" w:cs="Courier New"/>
          <w:sz w:val="20"/>
          <w:szCs w:val="20"/>
          <w:lang w:eastAsia="en-GB"/>
        </w:rPr>
        <w:fldChar w:fldCharType="end"/>
      </w:r>
    </w:p>
    <w:p w:rsidR="00122FBC" w:rsidRPr="003F2E1F" w:rsidRDefault="00122FBC" w:rsidP="00BA1EC8">
      <w:pPr>
        <w:rPr>
          <w:rFonts w:ascii="Courier New" w:eastAsia="Times New Roman" w:hAnsi="Courier New" w:cs="Courier New"/>
          <w:sz w:val="20"/>
          <w:szCs w:val="20"/>
          <w:lang w:eastAsia="en-GB"/>
        </w:rPr>
      </w:pPr>
    </w:p>
    <w:p w:rsidR="003F2E1F" w:rsidRPr="003F2E1F" w:rsidRDefault="00122FBC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r>
        <w:rPr>
          <w:rFonts w:ascii="Courier New" w:hAnsi="Courier New" w:cs="Courier New"/>
          <w:sz w:val="20"/>
          <w:szCs w:val="20"/>
        </w:rPr>
        <w:fldChar w:fldCharType="begin"/>
      </w:r>
      <w:r>
        <w:rPr>
          <w:rFonts w:ascii="Courier New" w:hAnsi="Courier New" w:cs="Courier New"/>
          <w:sz w:val="20"/>
          <w:szCs w:val="20"/>
        </w:rPr>
        <w:instrText xml:space="preserve"> ADDIN EN.REFLIST </w:instrText>
      </w:r>
      <w:r>
        <w:rPr>
          <w:rFonts w:ascii="Courier New" w:hAnsi="Courier New" w:cs="Courier New"/>
          <w:sz w:val="20"/>
          <w:szCs w:val="20"/>
        </w:rPr>
        <w:fldChar w:fldCharType="separate"/>
      </w:r>
      <w:bookmarkStart w:id="0" w:name="_ENREF_1"/>
      <w:r w:rsidR="003F2E1F" w:rsidRPr="003F2E1F">
        <w:rPr>
          <w:rFonts w:ascii="Calibri" w:hAnsi="Calibri" w:cs="Courier New"/>
          <w:noProof/>
          <w:szCs w:val="20"/>
        </w:rPr>
        <w:t xml:space="preserve">1. Harty TP, Dib-Hajj SD, Tyrrell L, Blackman R, Hisama FM, </w:t>
      </w:r>
      <w:r w:rsidR="00941F09">
        <w:rPr>
          <w:rFonts w:ascii="Calibri" w:hAnsi="Calibri" w:cs="Courier New"/>
          <w:noProof/>
          <w:szCs w:val="20"/>
        </w:rPr>
        <w:t xml:space="preserve">Rose JB, </w:t>
      </w:r>
      <w:r w:rsidR="003F2E1F" w:rsidRPr="003F2E1F">
        <w:rPr>
          <w:rFonts w:ascii="Calibri" w:hAnsi="Calibri" w:cs="Courier New"/>
          <w:noProof/>
          <w:szCs w:val="20"/>
        </w:rPr>
        <w:t>et al. (2006) Na(V)1.7 mutant A863P in erythromelalgia: effects of altered activation and steady-state inactivation on excitability of nociceptive dorsal root ganglion neurons. J Neurosci 26: 12566-12575.</w:t>
      </w:r>
      <w:bookmarkEnd w:id="0"/>
    </w:p>
    <w:p w:rsidR="003F2E1F" w:rsidRPr="003F2E1F" w:rsidRDefault="003F2E1F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1" w:name="_ENREF_2"/>
      <w:r w:rsidRPr="003F2E1F">
        <w:rPr>
          <w:rFonts w:ascii="Calibri" w:hAnsi="Calibri" w:cs="Courier New"/>
          <w:noProof/>
          <w:szCs w:val="20"/>
        </w:rPr>
        <w:t xml:space="preserve">2. Choi JS, Zhang L, Dib-Hajj SD, Han C, Tyrrell L, </w:t>
      </w:r>
      <w:r w:rsidR="00941F09">
        <w:rPr>
          <w:rFonts w:ascii="Calibri" w:hAnsi="Calibri" w:cs="Courier New"/>
          <w:noProof/>
          <w:szCs w:val="20"/>
        </w:rPr>
        <w:t xml:space="preserve">Lin Z, </w:t>
      </w:r>
      <w:r w:rsidRPr="003F2E1F">
        <w:rPr>
          <w:rFonts w:ascii="Calibri" w:hAnsi="Calibri" w:cs="Courier New"/>
          <w:noProof/>
          <w:szCs w:val="20"/>
        </w:rPr>
        <w:t>et al. (2009) Mexiletine-responsive erythromelalgia due to a new Na(v)1.7 mutation showing use-dependent current fall-off. Exp Neurol 216: 383-389.</w:t>
      </w:r>
      <w:bookmarkEnd w:id="1"/>
    </w:p>
    <w:p w:rsidR="003F2E1F" w:rsidRPr="003F2E1F" w:rsidRDefault="003F2E1F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2" w:name="_ENREF_3"/>
      <w:r w:rsidRPr="003F2E1F">
        <w:rPr>
          <w:rFonts w:ascii="Calibri" w:hAnsi="Calibri" w:cs="Courier New"/>
          <w:noProof/>
          <w:szCs w:val="20"/>
        </w:rPr>
        <w:t>3. Stadler T, O'Reilly AO, Lampert A (2015) Erythromelalgia Mutation Q875E Stabilizes the Activated State of Sodium Channel Nav1.7. J Biol Chem 290: 6316-6325.</w:t>
      </w:r>
      <w:bookmarkEnd w:id="2"/>
    </w:p>
    <w:p w:rsidR="003F2E1F" w:rsidRPr="003F2E1F" w:rsidRDefault="003F2E1F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3" w:name="_ENREF_4"/>
      <w:r w:rsidRPr="003F2E1F">
        <w:rPr>
          <w:rFonts w:ascii="Calibri" w:hAnsi="Calibri" w:cs="Courier New"/>
          <w:noProof/>
          <w:szCs w:val="20"/>
        </w:rPr>
        <w:t>4. Skeik N, Rooke TW, Davis MD, Davis DM, Kalsi H,</w:t>
      </w:r>
      <w:r w:rsidR="00941F09">
        <w:rPr>
          <w:rFonts w:ascii="Calibri" w:hAnsi="Calibri" w:cs="Courier New"/>
          <w:noProof/>
          <w:szCs w:val="20"/>
        </w:rPr>
        <w:t xml:space="preserve"> Kurth I,</w:t>
      </w:r>
      <w:r w:rsidRPr="003F2E1F">
        <w:rPr>
          <w:rFonts w:ascii="Calibri" w:hAnsi="Calibri" w:cs="Courier New"/>
          <w:noProof/>
          <w:szCs w:val="20"/>
        </w:rPr>
        <w:t xml:space="preserve"> et al. (2012) Severe case and literature review of primary erythromelalgia: novel SCN9A gene mutation. Vasc Med 17: 44-49.</w:t>
      </w:r>
      <w:bookmarkEnd w:id="3"/>
    </w:p>
    <w:p w:rsidR="003F2E1F" w:rsidRPr="003F2E1F" w:rsidRDefault="003F2E1F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4" w:name="_ENREF_5"/>
      <w:r w:rsidRPr="003F2E1F">
        <w:rPr>
          <w:rFonts w:ascii="Calibri" w:hAnsi="Calibri" w:cs="Courier New"/>
          <w:noProof/>
          <w:szCs w:val="20"/>
        </w:rPr>
        <w:t xml:space="preserve">5. Cox JJ, Sheynin J, Shorer Z, Reimann F, Nicholas AK, </w:t>
      </w:r>
      <w:r w:rsidR="00941F09">
        <w:rPr>
          <w:rFonts w:ascii="Calibri" w:hAnsi="Calibri" w:cs="Courier New"/>
          <w:noProof/>
          <w:szCs w:val="20"/>
        </w:rPr>
        <w:t xml:space="preserve">Zubovic L, </w:t>
      </w:r>
      <w:r w:rsidRPr="003F2E1F">
        <w:rPr>
          <w:rFonts w:ascii="Calibri" w:hAnsi="Calibri" w:cs="Courier New"/>
          <w:noProof/>
          <w:szCs w:val="20"/>
        </w:rPr>
        <w:t>et al. (2010) Congenital insensitivity to pain: novel SCN9A missense and in-frame deletion mutations. Hum Mutat 31: E1670-1686.</w:t>
      </w:r>
      <w:bookmarkEnd w:id="4"/>
    </w:p>
    <w:p w:rsidR="003F2E1F" w:rsidRPr="003F2E1F" w:rsidRDefault="003F2E1F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5" w:name="_ENREF_6"/>
      <w:r w:rsidRPr="003F2E1F">
        <w:rPr>
          <w:rFonts w:ascii="Calibri" w:hAnsi="Calibri" w:cs="Courier New"/>
          <w:noProof/>
          <w:szCs w:val="20"/>
        </w:rPr>
        <w:t>6. Cox JJ, Reimann F, Nicholas AK, Thornton G, Roberts E,</w:t>
      </w:r>
      <w:r w:rsidR="00941F09">
        <w:rPr>
          <w:rFonts w:ascii="Calibri" w:hAnsi="Calibri" w:cs="Courier New"/>
          <w:noProof/>
          <w:szCs w:val="20"/>
        </w:rPr>
        <w:t xml:space="preserve"> Springell K,</w:t>
      </w:r>
      <w:r w:rsidRPr="003F2E1F">
        <w:rPr>
          <w:rFonts w:ascii="Calibri" w:hAnsi="Calibri" w:cs="Courier New"/>
          <w:noProof/>
          <w:szCs w:val="20"/>
        </w:rPr>
        <w:t xml:space="preserve"> et al. (2006) An SCN9A channelopathy causes congenital inability to experience pain. Nature 444: 894-898.</w:t>
      </w:r>
      <w:bookmarkEnd w:id="5"/>
    </w:p>
    <w:p w:rsidR="003F2E1F" w:rsidRPr="003F2E1F" w:rsidRDefault="003F2E1F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6" w:name="_ENREF_7"/>
      <w:r w:rsidRPr="003F2E1F">
        <w:rPr>
          <w:rFonts w:ascii="Calibri" w:hAnsi="Calibri" w:cs="Courier New"/>
          <w:noProof/>
          <w:szCs w:val="20"/>
        </w:rPr>
        <w:t xml:space="preserve">7. Mansouri M, Chafai Elalaoui S, Ouled Amar Bencheikh B, El Alloussi M, Dion PA, </w:t>
      </w:r>
      <w:r w:rsidR="009709AA">
        <w:rPr>
          <w:rFonts w:ascii="Calibri" w:hAnsi="Calibri" w:cs="Courier New"/>
          <w:noProof/>
          <w:szCs w:val="20"/>
        </w:rPr>
        <w:t xml:space="preserve">Sefiani A, </w:t>
      </w:r>
      <w:r w:rsidRPr="003F2E1F">
        <w:rPr>
          <w:rFonts w:ascii="Calibri" w:hAnsi="Calibri" w:cs="Courier New"/>
          <w:noProof/>
          <w:szCs w:val="20"/>
        </w:rPr>
        <w:t>et al. (2014) A novel nonsense mutation in SCN9A in a Moroccan child with congenital insensitivity to pain. Pediatr Neurol 51: 741-744.</w:t>
      </w:r>
      <w:bookmarkEnd w:id="6"/>
    </w:p>
    <w:p w:rsidR="003F2E1F" w:rsidRPr="003F2E1F" w:rsidRDefault="003F2E1F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7" w:name="_ENREF_8"/>
      <w:r w:rsidRPr="003F2E1F">
        <w:rPr>
          <w:rFonts w:ascii="Calibri" w:hAnsi="Calibri" w:cs="Courier New"/>
          <w:noProof/>
          <w:szCs w:val="20"/>
        </w:rPr>
        <w:t xml:space="preserve">8. Suter MR, Bhuiyan ZA, Laedermann CJ, Kuntzer T, Schaller M, </w:t>
      </w:r>
      <w:r w:rsidR="009709AA">
        <w:rPr>
          <w:rFonts w:ascii="Calibri" w:hAnsi="Calibri" w:cs="Courier New"/>
          <w:noProof/>
          <w:szCs w:val="20"/>
        </w:rPr>
        <w:t xml:space="preserve">Stauffacher MW, </w:t>
      </w:r>
      <w:r w:rsidRPr="003F2E1F">
        <w:rPr>
          <w:rFonts w:ascii="Calibri" w:hAnsi="Calibri" w:cs="Courier New"/>
          <w:noProof/>
          <w:szCs w:val="20"/>
        </w:rPr>
        <w:t>et al. (2015) p.L1612P, a novel voltage-gated sodium channel Nav1.7 mutation inducing a cold sensitive paroxysmal extreme pain disorder. Anesthesiology 122: 414-423.</w:t>
      </w:r>
      <w:bookmarkEnd w:id="7"/>
    </w:p>
    <w:p w:rsidR="003F2E1F" w:rsidRPr="003F2E1F" w:rsidRDefault="003F2E1F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8" w:name="_ENREF_9"/>
      <w:r w:rsidRPr="003F2E1F">
        <w:rPr>
          <w:rFonts w:ascii="Calibri" w:hAnsi="Calibri" w:cs="Courier New"/>
          <w:noProof/>
          <w:szCs w:val="20"/>
        </w:rPr>
        <w:t xml:space="preserve">9. Dib-Hajj SD, Estacion M, Jarecki BW, Tyrrell L, Fischer TZ, </w:t>
      </w:r>
      <w:r w:rsidR="009709AA">
        <w:rPr>
          <w:rFonts w:ascii="Calibri" w:hAnsi="Calibri" w:cs="Courier New"/>
          <w:noProof/>
          <w:szCs w:val="20"/>
        </w:rPr>
        <w:t xml:space="preserve">Lawden M, </w:t>
      </w:r>
      <w:r w:rsidRPr="003F2E1F">
        <w:rPr>
          <w:rFonts w:ascii="Calibri" w:hAnsi="Calibri" w:cs="Courier New"/>
          <w:noProof/>
          <w:szCs w:val="20"/>
        </w:rPr>
        <w:t>et al. (2008) Paroxysmal extreme pain disorder M1627K mutation in human Nav1.7 renders DRG neurons hyperexcitable. Mol Pain 4: 37.</w:t>
      </w:r>
      <w:bookmarkEnd w:id="8"/>
    </w:p>
    <w:p w:rsidR="003F2E1F" w:rsidRPr="003F2E1F" w:rsidRDefault="003F2E1F" w:rsidP="003F2E1F">
      <w:pPr>
        <w:spacing w:after="0"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9" w:name="_ENREF_10"/>
      <w:r w:rsidRPr="003F2E1F">
        <w:rPr>
          <w:rFonts w:ascii="Calibri" w:hAnsi="Calibri" w:cs="Courier New"/>
          <w:noProof/>
          <w:szCs w:val="20"/>
        </w:rPr>
        <w:t xml:space="preserve">10. Estacion M, Dib-Hajj SD, Benke PJ, Te Morsche RH, Eastman EM, </w:t>
      </w:r>
      <w:r w:rsidR="009709AA">
        <w:rPr>
          <w:rFonts w:ascii="Calibri" w:hAnsi="Calibri" w:cs="Courier New"/>
          <w:noProof/>
          <w:szCs w:val="20"/>
        </w:rPr>
        <w:t xml:space="preserve">Macala LJ, </w:t>
      </w:r>
      <w:r w:rsidRPr="003F2E1F">
        <w:rPr>
          <w:rFonts w:ascii="Calibri" w:hAnsi="Calibri" w:cs="Courier New"/>
          <w:noProof/>
          <w:szCs w:val="20"/>
        </w:rPr>
        <w:t>et al. (2008) NaV1.7 gain-of-function mutations as a continuum: A1632E displays physiological changes associated with erythromelalgia and paroxysmal extreme pain disorder mutations and produces symptoms of both disorders. J Neurosci 28: 11079-11088.</w:t>
      </w:r>
      <w:bookmarkEnd w:id="9"/>
    </w:p>
    <w:p w:rsidR="003F2E1F" w:rsidRPr="003F2E1F" w:rsidRDefault="003F2E1F" w:rsidP="003F2E1F">
      <w:pPr>
        <w:spacing w:line="240" w:lineRule="auto"/>
        <w:ind w:left="720" w:hanging="720"/>
        <w:rPr>
          <w:rFonts w:ascii="Calibri" w:hAnsi="Calibri" w:cs="Courier New"/>
          <w:noProof/>
          <w:szCs w:val="20"/>
        </w:rPr>
      </w:pPr>
      <w:bookmarkStart w:id="10" w:name="_ENREF_11"/>
      <w:r w:rsidRPr="003F2E1F">
        <w:rPr>
          <w:rFonts w:ascii="Calibri" w:hAnsi="Calibri" w:cs="Courier New"/>
          <w:noProof/>
          <w:szCs w:val="20"/>
        </w:rPr>
        <w:t xml:space="preserve">11. Eberhardt M, Nakajima J, Klinger AB, Neacsu C, Huhne K, </w:t>
      </w:r>
      <w:r w:rsidR="009709AA">
        <w:rPr>
          <w:rFonts w:ascii="Calibri" w:hAnsi="Calibri" w:cs="Courier New"/>
          <w:noProof/>
          <w:szCs w:val="20"/>
        </w:rPr>
        <w:t xml:space="preserve">O'Reilly AO, </w:t>
      </w:r>
      <w:r w:rsidRPr="003F2E1F">
        <w:rPr>
          <w:rFonts w:ascii="Calibri" w:hAnsi="Calibri" w:cs="Courier New"/>
          <w:noProof/>
          <w:szCs w:val="20"/>
        </w:rPr>
        <w:t>et al. (2014) Inherited pain: sodium channel Nav1.7 A1632T mutation causes erythromelalgia due to a shift of fast inactivation. J Biol Chem 289: 1971-1980.</w:t>
      </w:r>
      <w:bookmarkEnd w:id="10"/>
    </w:p>
    <w:p w:rsidR="00B439D7" w:rsidRDefault="00122FBC" w:rsidP="005E376B">
      <w:pPr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fldChar w:fldCharType="end"/>
      </w:r>
      <w:bookmarkStart w:id="11" w:name="_GoBack"/>
      <w:bookmarkEnd w:id="11"/>
    </w:p>
    <w:sectPr w:rsidR="00B439D7" w:rsidSect="003622BD">
      <w:pgSz w:w="11906" w:h="16838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DC8651A"/>
    <w:multiLevelType w:val="hybridMultilevel"/>
    <w:tmpl w:val="0322AE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59srez9nprd9be05ahpz9fq9w9aw5022vt5&quot;&gt;Fabry references&lt;record-ids&gt;&lt;item&gt;20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3622BD"/>
    <w:rsid w:val="00027AFC"/>
    <w:rsid w:val="00041683"/>
    <w:rsid w:val="00093F07"/>
    <w:rsid w:val="000A0921"/>
    <w:rsid w:val="000A3072"/>
    <w:rsid w:val="000E35EE"/>
    <w:rsid w:val="00122FBC"/>
    <w:rsid w:val="00123C61"/>
    <w:rsid w:val="001C6074"/>
    <w:rsid w:val="001D01D6"/>
    <w:rsid w:val="001F5381"/>
    <w:rsid w:val="0027103A"/>
    <w:rsid w:val="00290A0A"/>
    <w:rsid w:val="002F7B96"/>
    <w:rsid w:val="00317BEE"/>
    <w:rsid w:val="003622BD"/>
    <w:rsid w:val="00387D16"/>
    <w:rsid w:val="003E0A2D"/>
    <w:rsid w:val="003F2E1F"/>
    <w:rsid w:val="00402C25"/>
    <w:rsid w:val="0040350A"/>
    <w:rsid w:val="004C74C4"/>
    <w:rsid w:val="00550BC6"/>
    <w:rsid w:val="00576C0E"/>
    <w:rsid w:val="005930D2"/>
    <w:rsid w:val="005E376B"/>
    <w:rsid w:val="0060119B"/>
    <w:rsid w:val="006177F3"/>
    <w:rsid w:val="007079D1"/>
    <w:rsid w:val="00715173"/>
    <w:rsid w:val="00726D9E"/>
    <w:rsid w:val="008A231E"/>
    <w:rsid w:val="008B35A5"/>
    <w:rsid w:val="008B6E59"/>
    <w:rsid w:val="008C2A0B"/>
    <w:rsid w:val="00941F09"/>
    <w:rsid w:val="009709AA"/>
    <w:rsid w:val="00983986"/>
    <w:rsid w:val="00992A38"/>
    <w:rsid w:val="00993609"/>
    <w:rsid w:val="00A04AC2"/>
    <w:rsid w:val="00A70493"/>
    <w:rsid w:val="00AC5908"/>
    <w:rsid w:val="00AD0CCE"/>
    <w:rsid w:val="00AF13E4"/>
    <w:rsid w:val="00AF22A9"/>
    <w:rsid w:val="00B27341"/>
    <w:rsid w:val="00B439D7"/>
    <w:rsid w:val="00B5508F"/>
    <w:rsid w:val="00BA1EC8"/>
    <w:rsid w:val="00BA3D8A"/>
    <w:rsid w:val="00BC61DB"/>
    <w:rsid w:val="00BF4962"/>
    <w:rsid w:val="00C0464F"/>
    <w:rsid w:val="00C17D2A"/>
    <w:rsid w:val="00C43CFF"/>
    <w:rsid w:val="00CC1844"/>
    <w:rsid w:val="00CC1CAB"/>
    <w:rsid w:val="00CE0948"/>
    <w:rsid w:val="00D12CC5"/>
    <w:rsid w:val="00D256A3"/>
    <w:rsid w:val="00D35479"/>
    <w:rsid w:val="00D57712"/>
    <w:rsid w:val="00D61E71"/>
    <w:rsid w:val="00DA3FFB"/>
    <w:rsid w:val="00DD1E1F"/>
    <w:rsid w:val="00DE0F65"/>
    <w:rsid w:val="00DE1BF3"/>
    <w:rsid w:val="00E30A88"/>
    <w:rsid w:val="00EA214C"/>
    <w:rsid w:val="00F02930"/>
    <w:rsid w:val="00F36E6D"/>
    <w:rsid w:val="00FA7B86"/>
    <w:rsid w:val="00FD31C6"/>
    <w:rsid w:val="00FE25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622B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622BD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0A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0A0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C184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C1844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622B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622BD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0A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0A0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C184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C184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1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4011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40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7735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8569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36048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048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52917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64758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42766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299269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847076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3164650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45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1524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34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0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798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847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5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491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97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071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1485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62969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51869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454678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114846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162135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224668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301537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1599702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75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622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12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278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3172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25031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50471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906070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94351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98604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447418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563167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5579266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659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12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802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198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919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7993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297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58075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34836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13775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5883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14267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8919648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2908583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6669349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680841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2266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162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2688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62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861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0826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45512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67315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68364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276320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545363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3043381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685571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518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0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098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2709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7383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63557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60307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98790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891442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556331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469293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5507660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3373338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769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9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280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283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659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96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106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385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550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260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70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64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86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440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4532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6323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2570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85242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391066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24727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72691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4751745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210810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0404999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22412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0069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6551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513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106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168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44758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89205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31898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207834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5273900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0434125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368253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286050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48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34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59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197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019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494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29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347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238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521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247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9151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0894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8311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38007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4962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566078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432012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8943559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82232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7986018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50286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822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553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99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72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99629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0102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4804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9906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85354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34326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885456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1164062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322941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545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754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723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785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93764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99555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54951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12251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28544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9198002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6383805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9726103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512603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176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26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546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2756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96094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1189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65684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88761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02356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4635085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8507670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826931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422028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522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712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77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4141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6920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048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2</Pages>
  <Words>898</Words>
  <Characters>5125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</Company>
  <LinksUpToDate>false</LinksUpToDate>
  <CharactersWithSpaces>60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mesCox</dc:creator>
  <cp:lastModifiedBy>JamesCox</cp:lastModifiedBy>
  <cp:revision>3</cp:revision>
  <cp:lastPrinted>2015-04-09T12:47:00Z</cp:lastPrinted>
  <dcterms:created xsi:type="dcterms:W3CDTF">2015-05-07T16:49:00Z</dcterms:created>
  <dcterms:modified xsi:type="dcterms:W3CDTF">2015-05-07T17:04:00Z</dcterms:modified>
</cp:coreProperties>
</file>